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B2D32C4" w14:textId="77777777" w:rsidR="0032131C" w:rsidRPr="009D2454" w:rsidRDefault="0032131C" w:rsidP="00B85E28">
      <w:pPr>
        <w:rPr>
          <w:rFonts w:ascii="Arial" w:hAnsi="Arial" w:cs="Arial"/>
          <w:sz w:val="18"/>
          <w:szCs w:val="18"/>
        </w:rPr>
      </w:pPr>
    </w:p>
    <w:tbl>
      <w:tblPr>
        <w:tblW w:w="19215" w:type="dxa"/>
        <w:tblInd w:w="-72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418"/>
        <w:gridCol w:w="1560"/>
        <w:gridCol w:w="1134"/>
        <w:gridCol w:w="1559"/>
        <w:gridCol w:w="1276"/>
        <w:gridCol w:w="1058"/>
        <w:gridCol w:w="140"/>
        <w:gridCol w:w="775"/>
        <w:gridCol w:w="143"/>
        <w:gridCol w:w="1058"/>
        <w:gridCol w:w="159"/>
        <w:gridCol w:w="919"/>
        <w:gridCol w:w="322"/>
        <w:gridCol w:w="774"/>
        <w:gridCol w:w="65"/>
        <w:gridCol w:w="786"/>
        <w:gridCol w:w="683"/>
        <w:gridCol w:w="230"/>
        <w:gridCol w:w="487"/>
        <w:gridCol w:w="504"/>
        <w:gridCol w:w="528"/>
        <w:gridCol w:w="463"/>
        <w:gridCol w:w="279"/>
        <w:gridCol w:w="913"/>
        <w:gridCol w:w="991"/>
        <w:gridCol w:w="991"/>
      </w:tblGrid>
      <w:tr w:rsidR="009D2454" w:rsidRPr="009D2454" w14:paraId="6D38C6AA" w14:textId="77777777" w:rsidTr="00F94B66">
        <w:trPr>
          <w:gridAfter w:val="4"/>
          <w:wAfter w:w="3174" w:type="dxa"/>
          <w:trHeight w:val="280"/>
        </w:trPr>
        <w:tc>
          <w:tcPr>
            <w:tcW w:w="1418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C2DB952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>Studies</w:t>
            </w: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br/>
              <w:t xml:space="preserve"> (yes:</w:t>
            </w:r>
            <w:proofErr w:type="gramStart"/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>2 ;</w:t>
            </w:r>
            <w:proofErr w:type="gramEnd"/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 xml:space="preserve">  partial:1; no:0)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B79E7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030D0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>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D879C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84E33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>4</w:t>
            </w:r>
          </w:p>
        </w:tc>
        <w:tc>
          <w:tcPr>
            <w:tcW w:w="1198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B2E3B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>8</w:t>
            </w:r>
          </w:p>
        </w:tc>
        <w:tc>
          <w:tcPr>
            <w:tcW w:w="7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974D6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>9</w:t>
            </w:r>
          </w:p>
        </w:tc>
        <w:tc>
          <w:tcPr>
            <w:tcW w:w="136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402B1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>10</w:t>
            </w:r>
          </w:p>
        </w:tc>
        <w:tc>
          <w:tcPr>
            <w:tcW w:w="91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82F0C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>11</w:t>
            </w:r>
          </w:p>
        </w:tc>
        <w:tc>
          <w:tcPr>
            <w:tcW w:w="109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1A4D1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>12</w:t>
            </w:r>
          </w:p>
        </w:tc>
        <w:tc>
          <w:tcPr>
            <w:tcW w:w="85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CCE61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>13</w:t>
            </w:r>
          </w:p>
        </w:tc>
        <w:tc>
          <w:tcPr>
            <w:tcW w:w="91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61AA9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>14</w:t>
            </w:r>
          </w:p>
        </w:tc>
        <w:tc>
          <w:tcPr>
            <w:tcW w:w="99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97A72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</w:p>
        </w:tc>
        <w:tc>
          <w:tcPr>
            <w:tcW w:w="99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B31F9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</w:p>
        </w:tc>
      </w:tr>
      <w:tr w:rsidR="009D2454" w:rsidRPr="009D2454" w14:paraId="4D4D371F" w14:textId="77777777" w:rsidTr="00F94B66">
        <w:trPr>
          <w:gridAfter w:val="4"/>
          <w:wAfter w:w="3174" w:type="dxa"/>
          <w:trHeight w:val="1185"/>
        </w:trPr>
        <w:tc>
          <w:tcPr>
            <w:tcW w:w="1418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62A6437" w14:textId="77777777" w:rsidR="0032131C" w:rsidRPr="0032131C" w:rsidRDefault="0032131C" w:rsidP="0032131C">
            <w:pPr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3536095" w14:textId="786C1F52" w:rsidR="0032131C" w:rsidRPr="0032131C" w:rsidRDefault="0032131C" w:rsidP="009D2454">
            <w:pPr>
              <w:tabs>
                <w:tab w:val="left" w:pos="1206"/>
              </w:tabs>
              <w:ind w:left="175" w:right="362"/>
              <w:jc w:val="center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>Question/</w:t>
            </w:r>
            <w:r w:rsidR="009D2454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 xml:space="preserve"> </w:t>
            </w: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 xml:space="preserve">objective </w:t>
            </w: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br/>
              <w:t>sufficiently described?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0ACFC5D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>Study design evident</w:t>
            </w: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br/>
              <w:t xml:space="preserve"> and appropriate?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75A3329" w14:textId="33E8EAA4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>Method of subject/</w:t>
            </w:r>
            <w:r w:rsidR="009D2454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 xml:space="preserve"> </w:t>
            </w: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 xml:space="preserve">comparison </w:t>
            </w: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br/>
              <w:t>group selection or source of information/</w:t>
            </w:r>
            <w:r w:rsidR="009D2454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 xml:space="preserve"> </w:t>
            </w: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 xml:space="preserve">input variables described and appropriate? 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A69684A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 xml:space="preserve">Subject characteristics </w:t>
            </w: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br/>
              <w:t>sufﬁciently described?</w:t>
            </w:r>
          </w:p>
        </w:tc>
        <w:tc>
          <w:tcPr>
            <w:tcW w:w="119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820984A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>Outcome well deﬁned and</w:t>
            </w: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br/>
              <w:t xml:space="preserve"> robust to measurement / misclassiﬁcation bias? Means of assessment reported?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7F40F7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>Sample size appropriate?</w:t>
            </w:r>
          </w:p>
        </w:tc>
        <w:tc>
          <w:tcPr>
            <w:tcW w:w="136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DEBF927" w14:textId="097E66A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>Analytic methods described/</w:t>
            </w:r>
            <w:r w:rsidR="009D2454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 xml:space="preserve"> </w:t>
            </w: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>justiﬁed</w:t>
            </w: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br/>
              <w:t xml:space="preserve"> and appropriate?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0C23A90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>Some estimate of variance</w:t>
            </w: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br/>
              <w:t xml:space="preserve"> is reported for the main results?</w:t>
            </w:r>
          </w:p>
        </w:tc>
        <w:tc>
          <w:tcPr>
            <w:tcW w:w="109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4D87A4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>Controlled for confounding?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7599CFB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>Results reported</w:t>
            </w: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br/>
              <w:t xml:space="preserve"> in sufﬁcient detail?</w:t>
            </w:r>
          </w:p>
        </w:tc>
        <w:tc>
          <w:tcPr>
            <w:tcW w:w="91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3E8336E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>Conclusions supported</w:t>
            </w: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br/>
              <w:t xml:space="preserve"> by the results?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09F288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>Total sum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EAA10A4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t xml:space="preserve">Summary </w:t>
            </w:r>
            <w:r w:rsidRPr="0032131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</w:rPr>
              <w:br/>
              <w:t>score</w:t>
            </w:r>
          </w:p>
        </w:tc>
      </w:tr>
      <w:tr w:rsidR="009D2454" w:rsidRPr="009D2454" w14:paraId="6AFBB66D" w14:textId="77777777" w:rsidTr="00F94B66">
        <w:trPr>
          <w:gridAfter w:val="4"/>
          <w:wAfter w:w="3174" w:type="dxa"/>
          <w:trHeight w:val="280"/>
        </w:trPr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88E68" w14:textId="47F31968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Brunelin et al., 2007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C0612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1B5A8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2D510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470EC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98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6C1FE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CD834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36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F462A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1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39C16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9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7E850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85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80353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1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4852F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9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623A1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99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1C33C" w14:textId="0D46D64B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  <w:r w:rsidR="00B43270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.</w:t>
            </w: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2</w:t>
            </w:r>
          </w:p>
        </w:tc>
      </w:tr>
      <w:tr w:rsidR="009D2454" w:rsidRPr="009D2454" w14:paraId="4E113C41" w14:textId="77777777" w:rsidTr="009D2454">
        <w:trPr>
          <w:gridAfter w:val="4"/>
          <w:wAfter w:w="3174" w:type="dxa"/>
          <w:trHeight w:val="28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26770" w14:textId="54228691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Marjoram et al., 2006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706A1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6519C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5C914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FE466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9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C2ABC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05C38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36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E95BA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2E20E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6F2A0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6BF2B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07C56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EAD0E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1ECAC" w14:textId="627B87DC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  <w:r w:rsidR="00B43270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.</w:t>
            </w: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2</w:t>
            </w:r>
          </w:p>
        </w:tc>
      </w:tr>
      <w:tr w:rsidR="009D2454" w:rsidRPr="009D2454" w14:paraId="4A712796" w14:textId="77777777" w:rsidTr="009D2454">
        <w:trPr>
          <w:gridAfter w:val="4"/>
          <w:wAfter w:w="3174" w:type="dxa"/>
          <w:trHeight w:val="28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1652E" w14:textId="4B915612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proofErr w:type="spellStart"/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Szoke</w:t>
            </w:r>
            <w:proofErr w:type="spellEnd"/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 xml:space="preserve"> et al., 2009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347D7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7CA6F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E0188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D85E4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9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0D5BA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4233F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36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9308D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89D69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BBFA8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442D6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4C50F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8CEED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2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74B50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</w:tr>
      <w:tr w:rsidR="009D2454" w:rsidRPr="009D2454" w14:paraId="50389E6D" w14:textId="77777777" w:rsidTr="009D2454">
        <w:trPr>
          <w:gridAfter w:val="4"/>
          <w:wAfter w:w="3174" w:type="dxa"/>
          <w:trHeight w:val="28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87211" w14:textId="219FD1E0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proofErr w:type="spellStart"/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Garisson</w:t>
            </w:r>
            <w:proofErr w:type="spellEnd"/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 xml:space="preserve"> et al., 201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CE871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E110B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08C3D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0F7AD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9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96ED3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D4608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36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46F49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E0DD9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61EDD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AE6BF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2D46C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C256D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4B09E" w14:textId="0B064245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  <w:r w:rsidR="00B43270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.</w:t>
            </w: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2</w:t>
            </w:r>
          </w:p>
        </w:tc>
      </w:tr>
      <w:tr w:rsidR="009D2454" w:rsidRPr="009D2454" w14:paraId="1C86D76E" w14:textId="77777777" w:rsidTr="009D2454">
        <w:trPr>
          <w:gridAfter w:val="4"/>
          <w:wAfter w:w="3174" w:type="dxa"/>
          <w:trHeight w:val="28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28D59" w14:textId="0B432FFB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proofErr w:type="spellStart"/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Aldebot</w:t>
            </w:r>
            <w:proofErr w:type="spellEnd"/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 xml:space="preserve"> et al., 2012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54953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AE59F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7D0F7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86328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9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6909A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6492D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36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20609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E5413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C1759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87EE3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894DF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3F0A5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3EEA4" w14:textId="60447553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  <w:r w:rsidR="00B43270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.</w:t>
            </w: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3</w:t>
            </w:r>
          </w:p>
        </w:tc>
      </w:tr>
      <w:tr w:rsidR="009D2454" w:rsidRPr="009D2454" w14:paraId="3DD2C1A6" w14:textId="77777777" w:rsidTr="009D2454">
        <w:trPr>
          <w:gridAfter w:val="4"/>
          <w:wAfter w:w="3174" w:type="dxa"/>
          <w:trHeight w:val="28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3663B" w14:textId="2B946D1A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proofErr w:type="spellStart"/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Laroi</w:t>
            </w:r>
            <w:proofErr w:type="spellEnd"/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 xml:space="preserve"> et al., 2005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5EC62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A2453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04AE3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5ABEC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9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0DC02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52EA9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36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C0601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F0A77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13041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4E9DB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C51E5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EA824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540C6" w14:textId="227E1FBC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  <w:r w:rsidR="00B43270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.</w:t>
            </w: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91</w:t>
            </w:r>
          </w:p>
        </w:tc>
      </w:tr>
      <w:tr w:rsidR="009D2454" w:rsidRPr="009D2454" w14:paraId="3572FDC9" w14:textId="77777777" w:rsidTr="009D2454">
        <w:trPr>
          <w:gridAfter w:val="4"/>
          <w:wAfter w:w="3174" w:type="dxa"/>
          <w:trHeight w:val="28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BCF5A" w14:textId="782A4BC5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proofErr w:type="spellStart"/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Laroi</w:t>
            </w:r>
            <w:proofErr w:type="spellEnd"/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 xml:space="preserve"> et al., 2004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E8590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6C54C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BC23D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75887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9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3EFB7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0484D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36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27F85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31172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10D45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6D526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BFEC7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9E864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524D6" w14:textId="62425B55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  <w:r w:rsidR="00B43270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.</w:t>
            </w: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2</w:t>
            </w:r>
          </w:p>
        </w:tc>
      </w:tr>
      <w:tr w:rsidR="009D2454" w:rsidRPr="009D2454" w14:paraId="6704567E" w14:textId="77777777" w:rsidTr="009D2454">
        <w:trPr>
          <w:gridAfter w:val="4"/>
          <w:wAfter w:w="3174" w:type="dxa"/>
          <w:trHeight w:val="28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ECBE8" w14:textId="4DC9AF86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Johns et al., 2010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14C7C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01CA6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7B97D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3B832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9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16D06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035CE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36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CE345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7BA30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EA179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57739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B9E80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C5159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1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96354" w14:textId="4D5897F5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  <w:r w:rsidR="00B43270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.</w:t>
            </w: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95</w:t>
            </w:r>
          </w:p>
        </w:tc>
      </w:tr>
      <w:tr w:rsidR="009D2454" w:rsidRPr="009D2454" w14:paraId="6296B684" w14:textId="77777777" w:rsidTr="009D2454">
        <w:trPr>
          <w:gridAfter w:val="4"/>
          <w:wAfter w:w="3174" w:type="dxa"/>
          <w:trHeight w:val="28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71CD5" w14:textId="09A9AFCB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Allen et al., 2006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9D0EC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0DAC1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5030B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28A2C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9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36020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B75E1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36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612CE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C290C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FA4BF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0291A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58BB5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D809C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BC30E" w14:textId="21C358B6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  <w:r w:rsidR="00B43270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.</w:t>
            </w: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91</w:t>
            </w:r>
          </w:p>
        </w:tc>
      </w:tr>
      <w:tr w:rsidR="009D2454" w:rsidRPr="009D2454" w14:paraId="353C013D" w14:textId="77777777" w:rsidTr="009D2454">
        <w:trPr>
          <w:gridAfter w:val="4"/>
          <w:wAfter w:w="3174" w:type="dxa"/>
          <w:trHeight w:val="28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4DC44" w14:textId="4D5F8B09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proofErr w:type="spellStart"/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Gaweda</w:t>
            </w:r>
            <w:proofErr w:type="spellEnd"/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 xml:space="preserve"> et al., 2018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2EF46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230B6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39F9F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F40A6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9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3A8F8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62842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36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330B0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F9912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005CE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B8781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A2746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15FE1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7FE19" w14:textId="4F5AE7D0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  <w:r w:rsidR="00B43270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.</w:t>
            </w: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6</w:t>
            </w:r>
          </w:p>
        </w:tc>
      </w:tr>
      <w:tr w:rsidR="009D2454" w:rsidRPr="009D2454" w14:paraId="77F3F9A8" w14:textId="77777777" w:rsidTr="009D2454">
        <w:trPr>
          <w:gridAfter w:val="4"/>
          <w:wAfter w:w="3174" w:type="dxa"/>
          <w:trHeight w:val="28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85A40" w14:textId="6565AC90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proofErr w:type="spellStart"/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Versmissen</w:t>
            </w:r>
            <w:proofErr w:type="spellEnd"/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 xml:space="preserve"> et al., 2007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B21F8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2DCF8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3E092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B3003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9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F55A6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59E4A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36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666B0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E0D55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253D7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73BDE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0888B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30E9F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4A03C" w14:textId="493514E6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  <w:r w:rsidR="00B43270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.</w:t>
            </w: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8</w:t>
            </w:r>
          </w:p>
        </w:tc>
      </w:tr>
      <w:tr w:rsidR="009D2454" w:rsidRPr="009D2454" w14:paraId="4FC9DB57" w14:textId="77777777" w:rsidTr="009D2454">
        <w:trPr>
          <w:gridAfter w:val="4"/>
          <w:wAfter w:w="3174" w:type="dxa"/>
          <w:trHeight w:val="28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D9665" w14:textId="0899F76B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proofErr w:type="spellStart"/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Versmissen</w:t>
            </w:r>
            <w:proofErr w:type="spellEnd"/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 xml:space="preserve"> et al., 2007b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F7DFA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0BF21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130A0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34995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9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CAEEA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F2EDB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36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57E52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BE5E2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EDD9F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92AC0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9E9AE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6A1A3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3B37E" w14:textId="154AB1D1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  <w:r w:rsidR="00B43270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.</w:t>
            </w: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</w:t>
            </w: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</w:t>
            </w:r>
          </w:p>
        </w:tc>
        <w:bookmarkStart w:id="0" w:name="_GoBack"/>
        <w:bookmarkEnd w:id="0"/>
      </w:tr>
      <w:tr w:rsidR="009D2454" w:rsidRPr="009D2454" w14:paraId="14BA44D9" w14:textId="77777777" w:rsidTr="009D2454">
        <w:trPr>
          <w:gridAfter w:val="4"/>
          <w:wAfter w:w="3174" w:type="dxa"/>
          <w:trHeight w:val="28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06808" w14:textId="15B574F4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Alderson-Day et al., 2019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3C310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F1395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EFBA4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8AB7A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9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42838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7E041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36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31DD0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BAC98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9431E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0D86D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B9143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06BA3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E442E" w14:textId="71BC21F6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  <w:r w:rsidR="00B43270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.</w:t>
            </w: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8</w:t>
            </w:r>
          </w:p>
        </w:tc>
      </w:tr>
      <w:tr w:rsidR="009D2454" w:rsidRPr="009D2454" w14:paraId="329224C6" w14:textId="77777777" w:rsidTr="00F94B66">
        <w:trPr>
          <w:gridAfter w:val="4"/>
          <w:wAfter w:w="3174" w:type="dxa"/>
          <w:trHeight w:val="280"/>
        </w:trPr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FEBC8" w14:textId="6D546724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Peters et al., 2007</w:t>
            </w:r>
          </w:p>
        </w:tc>
        <w:tc>
          <w:tcPr>
            <w:tcW w:w="15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54547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F84AB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15FBA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2209D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98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DC186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607EC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360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AC532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1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BEE8D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9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B5377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DD792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13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3BFA0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B30D3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1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CBE02" w14:textId="3223F02B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  <w:r w:rsidR="00B43270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.</w:t>
            </w: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95</w:t>
            </w:r>
          </w:p>
        </w:tc>
      </w:tr>
      <w:tr w:rsidR="009D2454" w:rsidRPr="009D2454" w14:paraId="6DACBE40" w14:textId="77777777" w:rsidTr="00F94B66">
        <w:trPr>
          <w:gridAfter w:val="4"/>
          <w:wAfter w:w="3174" w:type="dxa"/>
          <w:trHeight w:val="280"/>
        </w:trPr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9995CD" w14:textId="5A05BA40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proofErr w:type="spellStart"/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Humpston</w:t>
            </w:r>
            <w:proofErr w:type="spellEnd"/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 xml:space="preserve"> et al., 201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149318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5BCD58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E189B3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6C84F9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9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3CBE71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62BB69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36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BC7421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BFC651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9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27F155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6236E6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1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E0FA68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F3545B" w14:textId="77777777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32131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F7E22E" w14:textId="427F6880" w:rsidR="0032131C" w:rsidRPr="0032131C" w:rsidRDefault="0032131C" w:rsidP="0032131C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  <w:r w:rsidR="00B43270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.</w:t>
            </w:r>
            <w:r w:rsidRPr="009D2454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91</w:t>
            </w:r>
          </w:p>
        </w:tc>
      </w:tr>
      <w:tr w:rsidR="009D2454" w:rsidRPr="0032131C" w14:paraId="25EBBC35" w14:textId="77777777" w:rsidTr="009D2454">
        <w:trPr>
          <w:trHeight w:val="28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96FC9" w14:textId="77777777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22665" w14:textId="77777777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7C942" w14:textId="77777777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0B746" w14:textId="77777777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3F184" w14:textId="77777777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51CCF" w14:textId="77777777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05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F1274" w14:textId="77777777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3E381" w14:textId="77777777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40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B8CE7" w14:textId="77777777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8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946E0" w14:textId="77777777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46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0A165" w14:textId="77777777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7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C6501" w14:textId="77777777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03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B8B84" w14:textId="77777777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7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40A9D" w14:textId="77777777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803B3" w14:textId="77777777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2BB9F" w14:textId="77777777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4BB8C" w14:textId="77777777" w:rsidR="0032131C" w:rsidRPr="0032131C" w:rsidRDefault="0032131C" w:rsidP="0032131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</w:tr>
    </w:tbl>
    <w:p w14:paraId="270FAE59" w14:textId="77777777" w:rsidR="00B85E28" w:rsidRPr="0032131C" w:rsidRDefault="00B85E28" w:rsidP="00B85E28">
      <w:pPr>
        <w:rPr>
          <w:rFonts w:ascii="Arial" w:hAnsi="Arial" w:cs="Arial"/>
        </w:rPr>
      </w:pPr>
    </w:p>
    <w:p w14:paraId="33AEEB5E" w14:textId="700B2AB0" w:rsidR="002646F6" w:rsidRPr="00327421" w:rsidRDefault="00B85E28" w:rsidP="00B85E28">
      <w:pPr>
        <w:rPr>
          <w:rFonts w:ascii="Times New Roman" w:hAnsi="Times New Roman" w:cs="Times New Roman"/>
          <w:lang w:val="en-GB"/>
        </w:rPr>
      </w:pPr>
      <w:r w:rsidRPr="0032131C">
        <w:rPr>
          <w:rFonts w:ascii="Times New Roman" w:eastAsia="Times New Roman" w:hAnsi="Times New Roman" w:cs="Times New Roman"/>
          <w:b/>
          <w:color w:val="000000"/>
        </w:rPr>
        <w:t>Supplementary Material S2:</w:t>
      </w:r>
      <w:r w:rsidRPr="0032131C">
        <w:rPr>
          <w:rFonts w:ascii="Times New Roman" w:eastAsia="Times New Roman" w:hAnsi="Times New Roman" w:cs="Times New Roman"/>
          <w:color w:val="000000"/>
        </w:rPr>
        <w:t xml:space="preserve"> </w:t>
      </w:r>
      <w:r w:rsidRPr="0032131C">
        <w:rPr>
          <w:rFonts w:ascii="Times New Roman" w:hAnsi="Times New Roman" w:cs="Times New Roman"/>
          <w:lang w:val="en-GB"/>
        </w:rPr>
        <w:t>Rating scores calculated for each study using the Standard Quality Assessment (</w:t>
      </w:r>
      <w:proofErr w:type="spellStart"/>
      <w:r w:rsidRPr="0032131C">
        <w:rPr>
          <w:rFonts w:ascii="Times New Roman" w:hAnsi="Times New Roman" w:cs="Times New Roman"/>
          <w:lang w:val="en-GB"/>
        </w:rPr>
        <w:t>QualSyst</w:t>
      </w:r>
      <w:proofErr w:type="spellEnd"/>
      <w:r w:rsidRPr="0032131C">
        <w:rPr>
          <w:rFonts w:ascii="Times New Roman" w:hAnsi="Times New Roman" w:cs="Times New Roman"/>
          <w:lang w:val="en-GB"/>
        </w:rPr>
        <w:t xml:space="preserve"> tool</w:t>
      </w:r>
      <w:r w:rsidRPr="0032131C">
        <w:rPr>
          <w:rFonts w:ascii="Times New Roman" w:hAnsi="Times New Roman" w:cs="Times New Roman"/>
        </w:rPr>
        <w:fldChar w:fldCharType="begin"/>
      </w:r>
      <w:r w:rsidRPr="0032131C">
        <w:rPr>
          <w:rFonts w:ascii="Times New Roman" w:hAnsi="Times New Roman" w:cs="Times New Roman"/>
        </w:rPr>
        <w:instrText xml:space="preserve"> ADDIN EN.CITE &lt;EndNote&gt;&lt;Cite&gt;&lt;Author&gt;Kmet&lt;/Author&gt;&lt;Year&gt;2004&lt;/Year&gt;&lt;RecNum&gt;67&lt;/RecNum&gt;&lt;DisplayText&gt;&lt;style face="superscript"&gt;14&lt;/style&gt;&lt;/DisplayText&gt;&lt;record&gt;&lt;rec-number&gt;67&lt;/rec-number&gt;&lt;foreign-keys&gt;&lt;key app="EN" db-id="2rf0dwpp1fptx3ear0axz5fnaepxasrptex2" timestamp="1555589075"&gt;67&lt;/key&gt;&lt;/foreign-keys&gt;&lt;ref-type name="Journal Article"&gt;17&lt;/ref-type&gt;&lt;contributors&gt;&lt;authors&gt;&lt;author&gt;Kmet, L, Lee R, Cook, L&lt;/author&gt;&lt;/authors&gt;&lt;/contributors&gt;&lt;titles&gt;&lt;title&gt;Standard Quality Assessment Criteria For Evaluating Primary Research Papers from a variety of fields. &lt;/title&gt;&lt;/titles&gt;&lt;dates&gt;&lt;year&gt;2004&lt;/year&gt;&lt;/dates&gt;&lt;urls&gt;&lt;related-urls&gt;&lt;url&gt;http://www.ihe.ca/documents/HTA-FR13.pdf&lt;/url&gt;&lt;/related-urls&gt;&lt;/urls&gt;&lt;/record&gt;&lt;/Cite&gt;&lt;/EndNote&gt;</w:instrText>
      </w:r>
      <w:r w:rsidRPr="0032131C">
        <w:rPr>
          <w:rFonts w:ascii="Times New Roman" w:hAnsi="Times New Roman" w:cs="Times New Roman"/>
        </w:rPr>
        <w:fldChar w:fldCharType="separate"/>
      </w:r>
      <w:r w:rsidRPr="0032131C">
        <w:rPr>
          <w:rFonts w:ascii="Times New Roman" w:hAnsi="Times New Roman" w:cs="Times New Roman"/>
          <w:noProof/>
          <w:vertAlign w:val="superscript"/>
        </w:rPr>
        <w:t>14</w:t>
      </w:r>
      <w:r w:rsidRPr="0032131C">
        <w:rPr>
          <w:rFonts w:ascii="Times New Roman" w:hAnsi="Times New Roman" w:cs="Times New Roman"/>
        </w:rPr>
        <w:fldChar w:fldCharType="end"/>
      </w:r>
      <w:r w:rsidRPr="0032131C">
        <w:rPr>
          <w:rFonts w:ascii="Times New Roman" w:hAnsi="Times New Roman" w:cs="Times New Roman"/>
          <w:lang w:val="en-GB"/>
        </w:rPr>
        <w:t>).</w:t>
      </w:r>
      <w:r w:rsidRPr="0032131C">
        <w:rPr>
          <w:rFonts w:ascii="Times New Roman" w:hAnsi="Times New Roman" w:cs="Times New Roman"/>
          <w:i/>
          <w:lang w:val="en-GB"/>
        </w:rPr>
        <w:t xml:space="preserve"> </w:t>
      </w:r>
      <w:r w:rsidRPr="0032131C">
        <w:rPr>
          <w:rFonts w:ascii="Times New Roman" w:hAnsi="Times New Roman" w:cs="Times New Roman"/>
          <w:lang w:val="en-GB"/>
        </w:rPr>
        <w:t xml:space="preserve">Three domains relative </w:t>
      </w:r>
      <w:r w:rsidR="004327EB" w:rsidRPr="0032131C">
        <w:rPr>
          <w:rFonts w:ascii="Times New Roman" w:hAnsi="Times New Roman" w:cs="Times New Roman"/>
          <w:lang w:val="en-GB"/>
        </w:rPr>
        <w:t>to clinical intervention were not applicable and thus removed from the table.</w:t>
      </w:r>
    </w:p>
    <w:sectPr w:rsidR="002646F6" w:rsidRPr="00327421" w:rsidSect="009D2454">
      <w:pgSz w:w="16840" w:h="11900" w:orient="landscape"/>
      <w:pgMar w:top="709" w:right="964" w:bottom="1418" w:left="85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D072C"/>
    <w:rsid w:val="0023399E"/>
    <w:rsid w:val="002646F6"/>
    <w:rsid w:val="002A4048"/>
    <w:rsid w:val="0032131C"/>
    <w:rsid w:val="00327421"/>
    <w:rsid w:val="003732EE"/>
    <w:rsid w:val="004327EB"/>
    <w:rsid w:val="004D072C"/>
    <w:rsid w:val="00732F03"/>
    <w:rsid w:val="0084265E"/>
    <w:rsid w:val="009D2454"/>
    <w:rsid w:val="00B43270"/>
    <w:rsid w:val="00B85E28"/>
    <w:rsid w:val="00E129D3"/>
    <w:rsid w:val="00F94B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436DA981"/>
  <w14:defaultImageDpi w14:val="300"/>
  <w15:docId w15:val="{3306C5FD-CBC9-4CEF-A45A-383ED1FCFA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fr-FR" w:eastAsia="fr-FR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Pr>
      <w:lang w:val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63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63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285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281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CHICAGO.XSL" StyleName="Chicago"/>
</file>

<file path=customXml/itemProps1.xml><?xml version="1.0" encoding="utf-8"?>
<ds:datastoreItem xmlns:ds="http://schemas.openxmlformats.org/officeDocument/2006/customXml" ds:itemID="{1690CD7B-84B7-498A-8157-14CE759C8D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64</Words>
  <Characters>2080</Characters>
  <Application>Microsoft Office Word</Application>
  <DocSecurity>0</DocSecurity>
  <Lines>17</Lines>
  <Paragraphs>4</Paragraphs>
  <ScaleCrop>false</ScaleCrop>
  <Company/>
  <LinksUpToDate>false</LinksUpToDate>
  <CharactersWithSpaces>24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ément DONDÉ</dc:creator>
  <cp:keywords/>
  <dc:description/>
  <cp:lastModifiedBy>Layla Lavallé</cp:lastModifiedBy>
  <cp:revision>2</cp:revision>
  <dcterms:created xsi:type="dcterms:W3CDTF">2019-09-25T09:57:00Z</dcterms:created>
  <dcterms:modified xsi:type="dcterms:W3CDTF">2019-09-25T09:57:00Z</dcterms:modified>
</cp:coreProperties>
</file>